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0D6AF57" w14:textId="25F6A67E" w:rsidR="00042FF8" w:rsidRPr="00042FF8" w:rsidRDefault="00042FF8" w:rsidP="00042FF8">
      <w:pPr>
        <w:ind w:firstLine="0"/>
        <w:rPr>
          <w:lang w:val="en-US"/>
        </w:rPr>
      </w:pPr>
      <w:r w:rsidRPr="00042FF8">
        <w:rPr>
          <w:lang w:val="en-US"/>
        </w:rPr>
        <w:t>Table S1. Reservoirs number of s</w:t>
      </w:r>
      <w:r>
        <w:rPr>
          <w:lang w:val="en-US"/>
        </w:rPr>
        <w:t>amples, basic information and geographic location</w:t>
      </w:r>
      <w:r w:rsidR="001201B0">
        <w:rPr>
          <w:lang w:val="en-US"/>
        </w:rPr>
        <w:t xml:space="preserve"> </w:t>
      </w:r>
      <w:r w:rsidR="001201B0">
        <w:rPr>
          <w:lang w:val="en-US"/>
        </w:rPr>
        <w:fldChar w:fldCharType="begin"/>
      </w:r>
      <w:r w:rsidR="001201B0">
        <w:rPr>
          <w:lang w:val="en-US"/>
        </w:rPr>
        <w:instrText xml:space="preserve"> ADDIN ZOTERO_ITEM CSL_CITATION {"citationID":"rj6jteeP","properties":{"formattedCitation":"[1]","plainCitation":"[1]","noteIndex":0},"citationItems":[{"id":10074,"uris":["http://zotero.org/users/4635140/items/EVECEJ3S"],"itemData":{"id":10074,"type":"webpage","title":"Portal Hidrológico do Ceará","URL":"http://www.hidro.ce.gov.br/","author":[{"family":"COGERH","given":""}],"accessed":{"date-parts":[["2023",12,1]]}}}],"schema":"https://github.com/citation-style-language/schema/raw/master/csl-citation.json"} </w:instrText>
      </w:r>
      <w:r w:rsidR="001201B0">
        <w:rPr>
          <w:lang w:val="en-US"/>
        </w:rPr>
        <w:fldChar w:fldCharType="separate"/>
      </w:r>
      <w:r w:rsidR="001201B0" w:rsidRPr="001201B0">
        <w:rPr>
          <w:lang w:val="en-CA"/>
        </w:rPr>
        <w:t>[1]</w:t>
      </w:r>
      <w:r w:rsidR="001201B0">
        <w:rPr>
          <w:lang w:val="en-US"/>
        </w:rPr>
        <w:fldChar w:fldCharType="end"/>
      </w:r>
      <w:r>
        <w:rPr>
          <w:lang w:val="en-US"/>
        </w:rPr>
        <w:t>.</w:t>
      </w:r>
    </w:p>
    <w:tbl>
      <w:tblPr>
        <w:tblW w:w="916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346"/>
        <w:gridCol w:w="2140"/>
        <w:gridCol w:w="640"/>
        <w:gridCol w:w="1220"/>
        <w:gridCol w:w="1480"/>
        <w:gridCol w:w="634"/>
        <w:gridCol w:w="1700"/>
      </w:tblGrid>
      <w:tr w:rsidR="00042FF8" w:rsidRPr="00042FF8" w14:paraId="40D913A5" w14:textId="77777777" w:rsidTr="00042FF8">
        <w:trPr>
          <w:trHeight w:val="792"/>
        </w:trPr>
        <w:tc>
          <w:tcPr>
            <w:tcW w:w="13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225F20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b/>
                <w:bCs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b/>
                <w:bCs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Basin</w:t>
            </w:r>
          </w:p>
        </w:tc>
        <w:tc>
          <w:tcPr>
            <w:tcW w:w="21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C3B41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b/>
                <w:bCs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b/>
                <w:bCs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Reservoir Name</w:t>
            </w:r>
          </w:p>
        </w:tc>
        <w:tc>
          <w:tcPr>
            <w:tcW w:w="6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2E0A84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b/>
                <w:bCs/>
                <w:i/>
                <w:iCs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b/>
                <w:bCs/>
                <w:i/>
                <w:iCs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n</w:t>
            </w:r>
          </w:p>
        </w:tc>
        <w:tc>
          <w:tcPr>
            <w:tcW w:w="12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FA38D8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b/>
                <w:bCs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b/>
                <w:bCs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Capacity</w:t>
            </w:r>
            <w:r w:rsidRPr="00042FF8">
              <w:rPr>
                <w:rFonts w:eastAsia="Times New Roman"/>
                <w:b/>
                <w:bCs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br/>
              <w:t xml:space="preserve"> (hm³)</w:t>
            </w:r>
          </w:p>
        </w:tc>
        <w:tc>
          <w:tcPr>
            <w:tcW w:w="14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079F5B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b/>
                <w:bCs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b/>
                <w:bCs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 xml:space="preserve">Basin </w:t>
            </w:r>
            <w:r w:rsidRPr="00042FF8">
              <w:rPr>
                <w:rFonts w:eastAsia="Times New Roman"/>
                <w:b/>
                <w:bCs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br/>
              <w:t>Area (km²)</w:t>
            </w:r>
          </w:p>
        </w:tc>
        <w:tc>
          <w:tcPr>
            <w:tcW w:w="6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1D49E1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b/>
                <w:bCs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b/>
                <w:bCs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 xml:space="preserve">Flow </w:t>
            </w:r>
            <w:r w:rsidRPr="00042FF8">
              <w:rPr>
                <w:rFonts w:eastAsia="Times New Roman"/>
                <w:b/>
                <w:bCs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br/>
              <w:t>(m³/s)</w:t>
            </w:r>
          </w:p>
        </w:tc>
        <w:tc>
          <w:tcPr>
            <w:tcW w:w="17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4C190B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b/>
                <w:bCs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b/>
                <w:bCs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Location</w:t>
            </w:r>
            <w:r w:rsidRPr="00042FF8">
              <w:rPr>
                <w:rFonts w:eastAsia="Times New Roman"/>
                <w:b/>
                <w:bCs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br/>
              <w:t xml:space="preserve"> (Lon/Lat)</w:t>
            </w:r>
          </w:p>
        </w:tc>
      </w:tr>
      <w:tr w:rsidR="00042FF8" w:rsidRPr="00042FF8" w14:paraId="50716B3F" w14:textId="77777777" w:rsidTr="00042FF8">
        <w:trPr>
          <w:trHeight w:val="288"/>
        </w:trPr>
        <w:tc>
          <w:tcPr>
            <w:tcW w:w="136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extDirection w:val="btLr"/>
            <w:vAlign w:val="center"/>
            <w:hideMark/>
          </w:tcPr>
          <w:p w14:paraId="62D37B1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Acaraú (14423 km² /1737.46 hm³)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259BCF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Acaraú Mirim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D7437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0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44225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36.71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E5617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479.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D88BC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72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77868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40.2899 / -3.5088</w:t>
            </w:r>
          </w:p>
        </w:tc>
      </w:tr>
      <w:tr w:rsidR="00042FF8" w:rsidRPr="00042FF8" w14:paraId="25FEBF85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A2C272E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E7DAA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Araras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BB91A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9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CEB56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859.53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127ADF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3504.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00B54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6.14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37067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40.4506 / -4.2528</w:t>
            </w:r>
          </w:p>
        </w:tc>
      </w:tr>
      <w:tr w:rsidR="00042FF8" w:rsidRPr="00042FF8" w14:paraId="10D2CCF7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9061A13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230CB1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Arrebita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AAA83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8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03E52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8.53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7AD23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DFB25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7.3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CA9C1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40.2653 / -3.8554</w:t>
            </w:r>
          </w:p>
        </w:tc>
      </w:tr>
      <w:tr w:rsidR="00042FF8" w:rsidRPr="00042FF8" w14:paraId="7B24BAA6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20DD29C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556AF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Ayres de Sousa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F5335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9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C0590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96.8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23CD5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100.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884E4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.50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2EE57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40.5135 / -3.7969</w:t>
            </w:r>
          </w:p>
        </w:tc>
      </w:tr>
      <w:tr w:rsidR="00042FF8" w:rsidRPr="00042FF8" w14:paraId="334C2FC2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B195EA7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50F95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Bonito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7991A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8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D5D631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6.0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86C87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34.7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C4DBE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3473D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40.6327 / -4.3374</w:t>
            </w:r>
          </w:p>
        </w:tc>
      </w:tr>
      <w:tr w:rsidR="00042FF8" w:rsidRPr="00042FF8" w14:paraId="2A3A2E0C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CD0F1AF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D46FA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Carão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CB885F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4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3B7B4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26.23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F539A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309.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B23E0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22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022B0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40.3528 / -4.8185</w:t>
            </w:r>
          </w:p>
        </w:tc>
      </w:tr>
      <w:tr w:rsidR="00042FF8" w:rsidRPr="00042FF8" w14:paraId="10CC4BD2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5054F50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C0787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Diamantino II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D972B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2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12FDB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8.04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9C65D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FCD05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.49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D05EA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40.3615 / -3.1651</w:t>
            </w:r>
          </w:p>
        </w:tc>
      </w:tr>
      <w:tr w:rsidR="00042FF8" w:rsidRPr="00042FF8" w14:paraId="25F1061B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8856347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3E3FD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Edson Queiroz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22B7B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8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EE1D2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254.0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E1423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779.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B580F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2.44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2210F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40.058 / -4.2303</w:t>
            </w:r>
          </w:p>
        </w:tc>
      </w:tr>
      <w:tr w:rsidR="00042FF8" w:rsidRPr="00042FF8" w14:paraId="08399ED8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A840CC1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EA24E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Farias de Sousa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957A4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9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807B31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2.23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02BD4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43.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24024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50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78C56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40.5849 / -4.7739</w:t>
            </w:r>
          </w:p>
        </w:tc>
      </w:tr>
      <w:tr w:rsidR="00042FF8" w:rsidRPr="00042FF8" w14:paraId="585B82A9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58F6E35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83A16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Forquilha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D39E1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7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64E8F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50.13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4A3B7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91.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D77DF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45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079E9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40.2459 / -3.8049</w:t>
            </w:r>
          </w:p>
        </w:tc>
      </w:tr>
      <w:tr w:rsidR="00042FF8" w:rsidRPr="00042FF8" w14:paraId="41E0B818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9B060A4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7845D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Jatobá II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1C809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2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7E8DE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6.24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17B23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41.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1C97C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02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F7CF8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40.7466 / -4.5931</w:t>
            </w:r>
          </w:p>
        </w:tc>
      </w:tr>
      <w:tr w:rsidR="00042FF8" w:rsidRPr="00042FF8" w14:paraId="1AD97D91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50352F3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92132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Jenipapo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F4FDE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0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BD7F1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4.94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C1EFC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1844F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1B7161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40.4448 / -3.5614</w:t>
            </w:r>
          </w:p>
        </w:tc>
      </w:tr>
      <w:tr w:rsidR="00042FF8" w:rsidRPr="00042FF8" w14:paraId="4BA0B49C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4B2E9A9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BAC4E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São Vicente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20707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9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88497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9.84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7672AF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72.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1A5601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10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62213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40.2779 / -3.3787</w:t>
            </w:r>
          </w:p>
        </w:tc>
      </w:tr>
      <w:tr w:rsidR="00042FF8" w:rsidRPr="00042FF8" w14:paraId="29677ABB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F3DB403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2FD42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Sobral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EA6F6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1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C1763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4.27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E1497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33.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CB3AA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9536E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40.368 / -3.6554</w:t>
            </w:r>
          </w:p>
        </w:tc>
      </w:tr>
      <w:tr w:rsidR="00042FF8" w:rsidRPr="00042FF8" w14:paraId="65632E01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1DC30BA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460C6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Taquara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5704D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9</w:t>
            </w:r>
          </w:p>
        </w:tc>
        <w:tc>
          <w:tcPr>
            <w:tcW w:w="12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6298A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320.78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864C7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E30C50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0470A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40.6331 / -3.9115</w:t>
            </w:r>
          </w:p>
        </w:tc>
      </w:tr>
      <w:tr w:rsidR="00042FF8" w:rsidRPr="00042FF8" w14:paraId="60EE315E" w14:textId="77777777" w:rsidTr="00042FF8">
        <w:trPr>
          <w:trHeight w:val="288"/>
        </w:trPr>
        <w:tc>
          <w:tcPr>
            <w:tcW w:w="136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extDirection w:val="btLr"/>
            <w:vAlign w:val="center"/>
            <w:hideMark/>
          </w:tcPr>
          <w:p w14:paraId="28E8CD0F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Alto Jaguaribe (24636 km² /2765.18 hm³)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0F731F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Arneiroz II</w:t>
            </w:r>
          </w:p>
        </w:tc>
        <w:tc>
          <w:tcPr>
            <w:tcW w:w="6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C0285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9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D8F87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78.13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C092B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54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C8899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.57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54026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40.2386 / -6.2532</w:t>
            </w:r>
          </w:p>
        </w:tc>
      </w:tr>
      <w:tr w:rsidR="00042FF8" w:rsidRPr="00042FF8" w14:paraId="06A235F2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CE8C348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987CB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Benguê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F5775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1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EFE5A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8.0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49EF1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062.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67154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2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A76A3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40.1527 / -6.6031</w:t>
            </w:r>
          </w:p>
        </w:tc>
      </w:tr>
      <w:tr w:rsidR="00042FF8" w:rsidRPr="00042FF8" w14:paraId="5EF8C165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7FC2B5B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17FC81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Broco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3EAE6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5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B5F24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1.88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1C324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C1DF9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AC02E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40.3282 / -6.0111</w:t>
            </w:r>
          </w:p>
        </w:tc>
      </w:tr>
      <w:tr w:rsidR="00042FF8" w:rsidRPr="00042FF8" w14:paraId="3A7AF3C3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820193C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74C89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Caldeirões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40591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6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A6BA71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.13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4B8141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AA6C5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0BE5C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.9225 / -6.5305</w:t>
            </w:r>
          </w:p>
        </w:tc>
      </w:tr>
      <w:tr w:rsidR="00042FF8" w:rsidRPr="00042FF8" w14:paraId="1C4D9DC1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9E64BF8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FD318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Canoas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62BA8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9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9996E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69.2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3E933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69.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A2EF3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8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BFCDF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.9318 / -6.9576</w:t>
            </w:r>
          </w:p>
        </w:tc>
      </w:tr>
      <w:tr w:rsidR="00042FF8" w:rsidRPr="00042FF8" w14:paraId="2B3B0A0E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8A9B5D9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B243A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Do Coronel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D99D1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1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6BF271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.66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409B4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24.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922F3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2B0A6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.9509 / -6.7033</w:t>
            </w:r>
          </w:p>
        </w:tc>
      </w:tr>
      <w:tr w:rsidR="00042FF8" w:rsidRPr="00042FF8" w14:paraId="7E5174E4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2FD7F80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10FEC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Facundo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0A273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3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8FB23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.7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B5A3A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542CC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47032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40.6806 / -6.3033</w:t>
            </w:r>
          </w:p>
        </w:tc>
      </w:tr>
      <w:tr w:rsidR="00042FF8" w:rsidRPr="00042FF8" w14:paraId="789812E6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5FE3ABA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1FBAA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Faé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4769C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4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B21FC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2.79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7B0F3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30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042BC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3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0FD62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.2332 / -6.1534</w:t>
            </w:r>
          </w:p>
        </w:tc>
      </w:tr>
      <w:tr w:rsidR="00042FF8" w:rsidRPr="00042FF8" w14:paraId="5CA8AF5D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D19F53E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E236B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João Luís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5B148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3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2F626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6.58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DEB78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327841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3C056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40.1833 / -7.0855</w:t>
            </w:r>
          </w:p>
        </w:tc>
      </w:tr>
      <w:tr w:rsidR="00042FF8" w:rsidRPr="00042FF8" w14:paraId="0B02297C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E5C664A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CD071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Mamoeiro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96C26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3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AC74E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20.49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0CD3E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88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2AEC0F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37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AEE7E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40.0704 / -6.7941</w:t>
            </w:r>
          </w:p>
        </w:tc>
      </w:tr>
      <w:tr w:rsidR="00042FF8" w:rsidRPr="00042FF8" w14:paraId="431D184C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CFE3ADC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24FF5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Monte Belo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63F5F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8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E08E8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3.96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C7A90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AD4EC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B4408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40.1184 / -7.1573</w:t>
            </w:r>
          </w:p>
        </w:tc>
      </w:tr>
      <w:tr w:rsidR="00042FF8" w:rsidRPr="00042FF8" w14:paraId="20C3F73E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E39E27E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B2CF2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Muquém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C284D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9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6E9B8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46.5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521E4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295.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61650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3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6CF37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.4821 / -6.6263</w:t>
            </w:r>
          </w:p>
        </w:tc>
      </w:tr>
      <w:tr w:rsidR="00042FF8" w:rsidRPr="00042FF8" w14:paraId="49A1CF67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8F0BA0D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1E44D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Orós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44985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3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953B71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,940.0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161ED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256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AAE2B1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20.4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C79B6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8.9825 / -6.2565</w:t>
            </w:r>
          </w:p>
        </w:tc>
      </w:tr>
      <w:tr w:rsidR="00042FF8" w:rsidRPr="00042FF8" w14:paraId="0D29E123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F9E8E77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CC423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Parambu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155A21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1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2F5A2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9.04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A2BD4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42F85F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2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3F303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40.7171 / -6.1971</w:t>
            </w:r>
          </w:p>
        </w:tc>
      </w:tr>
      <w:tr w:rsidR="00042FF8" w:rsidRPr="00042FF8" w14:paraId="56525E81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AAEBACF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41486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Pau Preto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84646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2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0C7EF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.9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7072E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59.2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F4A3D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3F4BF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40.0881 / -7.0848</w:t>
            </w:r>
          </w:p>
        </w:tc>
      </w:tr>
      <w:tr w:rsidR="00042FF8" w:rsidRPr="00042FF8" w14:paraId="38718DFD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1006CE8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5EC54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Poço da Pedra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C38CE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1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00B49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52.0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1D9DD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3CFA9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4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65BF8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40.3596 / -6.9863</w:t>
            </w:r>
          </w:p>
        </w:tc>
      </w:tr>
      <w:tr w:rsidR="00042FF8" w:rsidRPr="00042FF8" w14:paraId="70188793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760E4C5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354CC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Quincoé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D062C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6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69AA3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4.3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B3852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07F11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B9344F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.4574 / -6.0838</w:t>
            </w:r>
          </w:p>
        </w:tc>
      </w:tr>
      <w:tr w:rsidR="00042FF8" w:rsidRPr="00042FF8" w14:paraId="58232E9E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815FA2D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2B803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Rivaldo Carvalho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E29F2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9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00D85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20.1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7933E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318.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C9607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86818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,9277 / -6,2761</w:t>
            </w:r>
          </w:p>
        </w:tc>
      </w:tr>
      <w:tr w:rsidR="00042FF8" w:rsidRPr="00042FF8" w14:paraId="24A34E6B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8C04DCC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75624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Trici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47149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0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EE529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3.0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E3C50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556.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0B34C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28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F5755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40.424 / -5.9154</w:t>
            </w:r>
          </w:p>
        </w:tc>
      </w:tr>
      <w:tr w:rsidR="00042FF8" w:rsidRPr="00042FF8" w14:paraId="147F3790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804211C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76F88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Trussu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29263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9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ABD74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268.8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6ED40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5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C9C9F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4.2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56015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.4469 / -6.3068</w:t>
            </w:r>
          </w:p>
        </w:tc>
      </w:tr>
      <w:tr w:rsidR="00042FF8" w:rsidRPr="00042FF8" w14:paraId="3617886F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F833C91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B77BC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Valério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14CAA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0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AE389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.86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BDB1E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61.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5DC0F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C14F9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.7294 / -6.9684</w:t>
            </w:r>
          </w:p>
        </w:tc>
      </w:tr>
      <w:tr w:rsidR="00042FF8" w:rsidRPr="00042FF8" w14:paraId="47A11863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FD9DADF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AE80F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Várzea do Boi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96696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5</w:t>
            </w:r>
          </w:p>
        </w:tc>
        <w:tc>
          <w:tcPr>
            <w:tcW w:w="12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D56A74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51.91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5C293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209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AA69F7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1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415D3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40.2517 / -5.8966</w:t>
            </w:r>
          </w:p>
        </w:tc>
      </w:tr>
      <w:tr w:rsidR="00042FF8" w:rsidRPr="00042FF8" w14:paraId="14D7234E" w14:textId="77777777" w:rsidTr="00042FF8">
        <w:trPr>
          <w:trHeight w:val="1380"/>
        </w:trPr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extDirection w:val="btLr"/>
            <w:vAlign w:val="center"/>
            <w:hideMark/>
          </w:tcPr>
          <w:p w14:paraId="0A3163E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 xml:space="preserve">Baixo Jaguaribe </w:t>
            </w: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br/>
              <w:t>(5452km² /24 hm³)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D2A23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Santo Antônio de Russas</w:t>
            </w:r>
          </w:p>
        </w:tc>
        <w:tc>
          <w:tcPr>
            <w:tcW w:w="6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A6A14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6</w:t>
            </w:r>
          </w:p>
        </w:tc>
        <w:tc>
          <w:tcPr>
            <w:tcW w:w="12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86E81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24.00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8230B1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C92BF9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CC835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8.192 / -4.8627</w:t>
            </w:r>
          </w:p>
        </w:tc>
      </w:tr>
      <w:tr w:rsidR="00042FF8" w:rsidRPr="00042FF8" w14:paraId="78BF6922" w14:textId="77777777" w:rsidTr="00042FF8">
        <w:trPr>
          <w:trHeight w:val="288"/>
        </w:trPr>
        <w:tc>
          <w:tcPr>
            <w:tcW w:w="136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extDirection w:val="btLr"/>
            <w:vAlign w:val="center"/>
            <w:hideMark/>
          </w:tcPr>
          <w:p w14:paraId="1C722F7F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Banabuíu (19316 km²/ 2755.32 hm³)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94CB8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Banabuiú</w:t>
            </w:r>
          </w:p>
        </w:tc>
        <w:tc>
          <w:tcPr>
            <w:tcW w:w="6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51540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7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10B9A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,601.0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AE145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3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4FA9D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2.93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32B11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8.9652 / -5.357</w:t>
            </w:r>
          </w:p>
        </w:tc>
      </w:tr>
      <w:tr w:rsidR="00042FF8" w:rsidRPr="00042FF8" w14:paraId="0388F57D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23131A3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4A36D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Capitão Mor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25F2BF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7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DE8F2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6.0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25EE0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13.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298B3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CE7C71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40.0002 / -5.6255</w:t>
            </w:r>
          </w:p>
        </w:tc>
      </w:tr>
      <w:tr w:rsidR="00042FF8" w:rsidRPr="00042FF8" w14:paraId="1FD781DF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83E683E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31F65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Cedro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C3CC4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6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7FCE5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26.0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1C2C6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2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DF95B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5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7ED5A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.0684 / -4.9765</w:t>
            </w:r>
          </w:p>
        </w:tc>
      </w:tr>
      <w:tr w:rsidR="00042FF8" w:rsidRPr="00042FF8" w14:paraId="5799BB84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99E1ACF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77460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Cipoada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C63151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2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5EC1C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86.09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3D92F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356.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3CD29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8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68E80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8.6593 / -5.2605</w:t>
            </w:r>
          </w:p>
        </w:tc>
      </w:tr>
      <w:tr w:rsidR="00042FF8" w:rsidRPr="00042FF8" w14:paraId="36EA87FD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FBB9D88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97376F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Curral Velho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366CA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1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F3EA0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2.17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66362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10.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38830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07B65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8.3244 / -5.0926</w:t>
            </w:r>
          </w:p>
        </w:tc>
      </w:tr>
      <w:tr w:rsidR="00042FF8" w:rsidRPr="00042FF8" w14:paraId="52169E35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E6FB5B9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9B589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Fogareiro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A37A2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8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91A1B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18.0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F53C1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7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0E7BE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.2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B3D59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.4917 / -5.1578</w:t>
            </w:r>
          </w:p>
        </w:tc>
      </w:tr>
      <w:tr w:rsidR="00042FF8" w:rsidRPr="00042FF8" w14:paraId="7C146A88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8C03D9B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0841C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Jatobá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D0E47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8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D942EF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.07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E989E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5CAD9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7CAD6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.2373 / -5.6068</w:t>
            </w:r>
          </w:p>
        </w:tc>
      </w:tr>
      <w:tr w:rsidR="00042FF8" w:rsidRPr="00042FF8" w14:paraId="1B422324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647CCC2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86F0EF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Mons. Tabosa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D6057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3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9BD3B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1.7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16ADA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111F7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1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F1B1E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40.0126 / -4.8021</w:t>
            </w:r>
          </w:p>
        </w:tc>
      </w:tr>
      <w:tr w:rsidR="00042FF8" w:rsidRPr="00042FF8" w14:paraId="4CD3CC51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34ACF1A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F80D0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Patu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18DE0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2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0A583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65.1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E7B74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0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6F52E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84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CCF4B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.4144 / -5.5824</w:t>
            </w:r>
          </w:p>
        </w:tc>
      </w:tr>
      <w:tr w:rsidR="00042FF8" w:rsidRPr="00042FF8" w14:paraId="0FA95FD5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4522B18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4C389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Pedras Brancas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24093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2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836A3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456.0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8D852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78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3B3C6F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3.2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8A389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8.8864 / -5.1297</w:t>
            </w:r>
          </w:p>
        </w:tc>
      </w:tr>
      <w:tr w:rsidR="00042FF8" w:rsidRPr="00042FF8" w14:paraId="697DA822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FCE2E97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DE4A3F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Pirabibu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D3223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5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D53F5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74.0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EC143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5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D08EE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3.8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07C0D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.3589 / -4.9813</w:t>
            </w:r>
          </w:p>
        </w:tc>
      </w:tr>
      <w:tr w:rsidR="00042FF8" w:rsidRPr="00042FF8" w14:paraId="1FF51A6F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4A80AC1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B13EE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Poço do Barro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C6942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1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2FA35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52.0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9B344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35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3052B1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6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E1292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8.4676 / -5.3907</w:t>
            </w:r>
          </w:p>
        </w:tc>
      </w:tr>
      <w:tr w:rsidR="00042FF8" w:rsidRPr="00042FF8" w14:paraId="5B8792FF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903D6A3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4DFB8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Quixeramobim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B7AC2F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7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5552C1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7.88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547B1F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8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04394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.7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15B9D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.3192 / -5.1997</w:t>
            </w:r>
          </w:p>
        </w:tc>
      </w:tr>
      <w:tr w:rsidR="00042FF8" w:rsidRPr="00042FF8" w14:paraId="391086C9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B1F2051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27C1E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São José I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46AC2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7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467FE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7.67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A480F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5.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F3DC8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05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609A6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.6059 / -5.1966</w:t>
            </w:r>
          </w:p>
        </w:tc>
      </w:tr>
      <w:tr w:rsidR="00042FF8" w:rsidRPr="00042FF8" w14:paraId="540A3A11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A0FA25D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D49F5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São José II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F22A2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1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4891B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21.0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0B922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F3504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5C0A7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.4737 / -5.8376</w:t>
            </w:r>
          </w:p>
        </w:tc>
      </w:tr>
      <w:tr w:rsidR="00042FF8" w:rsidRPr="00042FF8" w14:paraId="22C95CD0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76278EA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C5819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Serafim Dias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08B2B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7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BC761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40.94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0BFE6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5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2B239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5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01027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.6532 / -5.7253</w:t>
            </w:r>
          </w:p>
        </w:tc>
      </w:tr>
      <w:tr w:rsidR="00042FF8" w:rsidRPr="00042FF8" w14:paraId="30721515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1FA6484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EEE45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Trapiá II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BA7C8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8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4907B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8.0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BAA15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CBA17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4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FDB0B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.7456 / -5.5026</w:t>
            </w:r>
          </w:p>
        </w:tc>
      </w:tr>
      <w:tr w:rsidR="00042FF8" w:rsidRPr="00042FF8" w14:paraId="2A6DD2F1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39F98FA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BC7A3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Umari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A8C60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0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C1C9A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30.0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6277C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97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99817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39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08248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.5509 / -4.8001</w:t>
            </w:r>
          </w:p>
        </w:tc>
      </w:tr>
      <w:tr w:rsidR="00042FF8" w:rsidRPr="00042FF8" w14:paraId="7C299072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2422C1C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A30FB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Vieirão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9F3F71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3</w:t>
            </w:r>
          </w:p>
        </w:tc>
        <w:tc>
          <w:tcPr>
            <w:tcW w:w="12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51A8F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20.70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CC008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403.47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13DB52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5B7F2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.7229 / -5.1586</w:t>
            </w:r>
          </w:p>
        </w:tc>
      </w:tr>
      <w:tr w:rsidR="00042FF8" w:rsidRPr="00042FF8" w14:paraId="02D0D1D4" w14:textId="77777777" w:rsidTr="00042FF8">
        <w:trPr>
          <w:trHeight w:val="288"/>
        </w:trPr>
        <w:tc>
          <w:tcPr>
            <w:tcW w:w="136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extDirection w:val="btLr"/>
            <w:vAlign w:val="center"/>
            <w:hideMark/>
          </w:tcPr>
          <w:p w14:paraId="619755B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Coreaú (10657 km²/283.64 hm³)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C0CB91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Angicos</w:t>
            </w:r>
          </w:p>
        </w:tc>
        <w:tc>
          <w:tcPr>
            <w:tcW w:w="6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4E2AF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7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D3A69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56.0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AACCA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287.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7A7F7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73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7976D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40.8303 / -3.6467</w:t>
            </w:r>
          </w:p>
        </w:tc>
      </w:tr>
      <w:tr w:rsidR="00042FF8" w:rsidRPr="00042FF8" w14:paraId="47CEFCE9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00E5C94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0253D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Diamante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5720D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3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92D73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3.2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57BC1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32.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D7870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12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64459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40.8706 / -3.5945</w:t>
            </w:r>
          </w:p>
        </w:tc>
      </w:tr>
      <w:tr w:rsidR="00042FF8" w:rsidRPr="00042FF8" w14:paraId="364A71A7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AC959EC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8BA66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Gangorra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7C687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0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C02791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54.4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BAE86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73761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24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8617C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40.8789 / -3.1739</w:t>
            </w:r>
          </w:p>
        </w:tc>
      </w:tr>
      <w:tr w:rsidR="00042FF8" w:rsidRPr="00042FF8" w14:paraId="24BF07E5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0F6D707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A40CB1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Itaúna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87EABF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8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45726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72.58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42010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771.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2D505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6EFBD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41.15 / -3.1612</w:t>
            </w:r>
          </w:p>
        </w:tc>
      </w:tr>
      <w:tr w:rsidR="00042FF8" w:rsidRPr="00042FF8" w14:paraId="07C36D4C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F9EB1E9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1C09B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Martinópole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ACA12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7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AFCE9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24.83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95DDF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6FFA8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EC068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40.6223 / -3.2477</w:t>
            </w:r>
          </w:p>
        </w:tc>
      </w:tr>
      <w:tr w:rsidR="00042FF8" w:rsidRPr="00042FF8" w14:paraId="54A2D909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F44A093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D1086F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Premuoca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3D6CD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7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85E1E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5.2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392F2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21.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D357F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E191C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40.5539 / -3.3233</w:t>
            </w:r>
          </w:p>
        </w:tc>
      </w:tr>
      <w:tr w:rsidR="00042FF8" w:rsidRPr="00042FF8" w14:paraId="319BCBC7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66D0245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FCB5EF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Trapiá III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DC536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8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77D45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5.51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1992C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20A43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4906E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40.6859 / -3.7301</w:t>
            </w:r>
          </w:p>
        </w:tc>
      </w:tr>
      <w:tr w:rsidR="00042FF8" w:rsidRPr="00042FF8" w14:paraId="2A8D121D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0E559AD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AE072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Tucunduba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55640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2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EBE40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39.37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976E7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295.7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76364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.14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0D3A9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40.4389 / -3.1966</w:t>
            </w:r>
          </w:p>
        </w:tc>
      </w:tr>
      <w:tr w:rsidR="00042FF8" w:rsidRPr="00042FF8" w14:paraId="6609C226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0FCADEB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A8B981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Várzea da Volta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E17F5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5</w:t>
            </w:r>
          </w:p>
        </w:tc>
        <w:tc>
          <w:tcPr>
            <w:tcW w:w="12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DF7DE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2.50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ED070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67.5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C32FBF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2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F938E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40.6033 / -3.5061</w:t>
            </w:r>
          </w:p>
        </w:tc>
      </w:tr>
      <w:tr w:rsidR="00042FF8" w:rsidRPr="00042FF8" w14:paraId="1F3F0169" w14:textId="77777777" w:rsidTr="00042FF8">
        <w:trPr>
          <w:trHeight w:val="288"/>
        </w:trPr>
        <w:tc>
          <w:tcPr>
            <w:tcW w:w="136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extDirection w:val="btLr"/>
            <w:vAlign w:val="center"/>
            <w:hideMark/>
          </w:tcPr>
          <w:p w14:paraId="1F6A14C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Curu (8528 km²/1028.8 hm³)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AC027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Caxitoré</w:t>
            </w:r>
          </w:p>
        </w:tc>
        <w:tc>
          <w:tcPr>
            <w:tcW w:w="6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E85A5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8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DE88C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202.0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323DF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7F25D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DC448F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.3683 / -3.7603</w:t>
            </w:r>
          </w:p>
        </w:tc>
      </w:tr>
      <w:tr w:rsidR="00042FF8" w:rsidRPr="00042FF8" w14:paraId="7B9762B7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F25DC81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89260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Desterro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84498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6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05DDC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5.6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198FA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42.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A9DA2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220E9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.114 / -4.066</w:t>
            </w:r>
          </w:p>
        </w:tc>
      </w:tr>
      <w:tr w:rsidR="00042FF8" w:rsidRPr="00042FF8" w14:paraId="2F0F0CFF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9B303FB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ACBDF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Escuridão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00FB2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7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B0177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2.72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819D8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8527B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50C7D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.3801 / -4.5311</w:t>
            </w:r>
          </w:p>
        </w:tc>
      </w:tr>
      <w:tr w:rsidR="00042FF8" w:rsidRPr="00042FF8" w14:paraId="277B844C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F726B93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95D78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Frios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7AD41F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4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28A74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33.02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A6AFC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274.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B3373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37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5A40F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.3019 / -3.6903</w:t>
            </w:r>
          </w:p>
        </w:tc>
      </w:tr>
      <w:tr w:rsidR="00042FF8" w:rsidRPr="00042FF8" w14:paraId="12B03A25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88F2A68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5AA69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General Sampaio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B6657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7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5E97C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322.2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F1DDE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DA9F4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1CBDF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.4543 / -4.0836</w:t>
            </w:r>
          </w:p>
        </w:tc>
      </w:tr>
      <w:tr w:rsidR="00042FF8" w:rsidRPr="00042FF8" w14:paraId="0538FC77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DB364A0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28170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Itapajé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085DA1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4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FCCD8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4.24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652D9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26.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932EF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1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7D47D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.5715 / -3.671</w:t>
            </w:r>
          </w:p>
        </w:tc>
      </w:tr>
      <w:tr w:rsidR="00042FF8" w:rsidRPr="00042FF8" w14:paraId="6B406177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63A051E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E3505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Jerimum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8D66E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5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B0A0B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20.5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11E0A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3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E4102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5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4D805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.6907 / -3.8431</w:t>
            </w:r>
          </w:p>
        </w:tc>
      </w:tr>
      <w:tr w:rsidR="00042FF8" w:rsidRPr="00042FF8" w14:paraId="43AEF5A1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FE7FB5B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A2A5E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Pentecoste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C3729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9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0F3B3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360.0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5F36F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284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CBC1D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3.5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D7825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.249 / -3.8158</w:t>
            </w:r>
          </w:p>
        </w:tc>
      </w:tr>
      <w:tr w:rsidR="00042FF8" w:rsidRPr="00042FF8" w14:paraId="42F2FB25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A11EEAB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FDE40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Salão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22769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0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2CCE6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6.04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F74B2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83.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0B83D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CEADE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.3135 / -4.409</w:t>
            </w:r>
          </w:p>
        </w:tc>
      </w:tr>
      <w:tr w:rsidR="00042FF8" w:rsidRPr="00042FF8" w14:paraId="42462B9E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E998E22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EEAA6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São Domingos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0D365F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4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EBB061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3.2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DA593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5.7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9DAD5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0F769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.287 / -4.2248</w:t>
            </w:r>
          </w:p>
        </w:tc>
      </w:tr>
      <w:tr w:rsidR="00042FF8" w:rsidRPr="00042FF8" w14:paraId="67E29D41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9042A49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D6FCD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São Mateus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AEF1D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2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818DB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0.33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277F6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2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50446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5DDC8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.319 / -4.3751</w:t>
            </w:r>
          </w:p>
        </w:tc>
      </w:tr>
      <w:tr w:rsidR="00042FF8" w:rsidRPr="00042FF8" w14:paraId="198EB15F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BB7C204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9B19E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Sousa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3C7B2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2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4C187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30.84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52B27F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219.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96754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3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1DCEA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.2844 / -4.3957</w:t>
            </w:r>
          </w:p>
        </w:tc>
      </w:tr>
      <w:tr w:rsidR="00042FF8" w:rsidRPr="00042FF8" w14:paraId="3ED742F7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23739EB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B5ACE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Tejuçuoca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B64301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5</w:t>
            </w:r>
          </w:p>
        </w:tc>
        <w:tc>
          <w:tcPr>
            <w:tcW w:w="12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353C3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28.11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54661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80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3DE803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4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E9866F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.5228 / -3.9721</w:t>
            </w:r>
          </w:p>
        </w:tc>
      </w:tr>
      <w:tr w:rsidR="00042FF8" w:rsidRPr="00042FF8" w14:paraId="3DA6D7EC" w14:textId="77777777" w:rsidTr="00042FF8">
        <w:trPr>
          <w:trHeight w:val="288"/>
        </w:trPr>
        <w:tc>
          <w:tcPr>
            <w:tcW w:w="136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extDirection w:val="btLr"/>
            <w:vAlign w:val="center"/>
            <w:hideMark/>
          </w:tcPr>
          <w:p w14:paraId="6330D41F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Litoral (8619km²/ 214.9 hm³)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4693A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Gameleira</w:t>
            </w:r>
          </w:p>
        </w:tc>
        <w:tc>
          <w:tcPr>
            <w:tcW w:w="6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9B918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3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2B182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52.64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4957E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5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BEB97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65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DE2E6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.4838 / -3.3878</w:t>
            </w:r>
          </w:p>
        </w:tc>
      </w:tr>
      <w:tr w:rsidR="00042FF8" w:rsidRPr="00042FF8" w14:paraId="60DFB912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4B63C8B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3D891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Gerardo Atimbone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C14D7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2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C494D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4.0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8F873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43849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42DB31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.9841 / -3.8393</w:t>
            </w:r>
          </w:p>
        </w:tc>
      </w:tr>
      <w:tr w:rsidR="00042FF8" w:rsidRPr="00042FF8" w14:paraId="67848BC4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1CBD251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501AB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Missi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1C7A5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5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8DAF51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65.3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8BA19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625.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C2548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33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30930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.8642 / -3.4867</w:t>
            </w:r>
          </w:p>
        </w:tc>
      </w:tr>
      <w:tr w:rsidR="00042FF8" w:rsidRPr="00042FF8" w14:paraId="3A1A6D40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2F2C873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00D35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Mundaú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B8C29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2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0D083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21.3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013A7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2DA7D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8D12E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.5184 / -3.6347</w:t>
            </w:r>
          </w:p>
        </w:tc>
      </w:tr>
      <w:tr w:rsidR="00042FF8" w:rsidRPr="00042FF8" w14:paraId="3DB96C23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2DE0179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EB54E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Patos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24E28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2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125EB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7.5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C90D0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969.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06220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5562B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40.0349 / -3.7712</w:t>
            </w:r>
          </w:p>
        </w:tc>
      </w:tr>
      <w:tr w:rsidR="00042FF8" w:rsidRPr="00042FF8" w14:paraId="3C3A0AE5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D764A24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070F3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Poço Verde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E0479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3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264631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2.43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5F885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FE307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9654A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.6287 / -3.4473</w:t>
            </w:r>
          </w:p>
        </w:tc>
      </w:tr>
      <w:tr w:rsidR="00042FF8" w:rsidRPr="00042FF8" w14:paraId="70C213FA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9C0BB93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E8BBB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Quandú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760FA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2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427D8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3.37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D5E54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C8C03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82AA0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.6315 / -3.575</w:t>
            </w:r>
          </w:p>
        </w:tc>
      </w:tr>
      <w:tr w:rsidR="00042FF8" w:rsidRPr="00042FF8" w14:paraId="52816EBB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0854F8F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4A16F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S. Pedro Timbaúba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5FB86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4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331E8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5.77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267D8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AA7A2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1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1C5F5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.9758 / -3.5819</w:t>
            </w:r>
          </w:p>
        </w:tc>
      </w:tr>
      <w:tr w:rsidR="00042FF8" w:rsidRPr="00042FF8" w14:paraId="70226DAB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A81E0A3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93ABD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Sta Mª de Aracatiaçu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348D7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8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24860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8.2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363B9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8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99158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DBB7AF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,9807 / -4,049</w:t>
            </w:r>
          </w:p>
        </w:tc>
      </w:tr>
      <w:tr w:rsidR="00042FF8" w:rsidRPr="00042FF8" w14:paraId="285159DE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3D622B1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FDDDF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Sto Ant. de Aracatiaçu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38CB0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5</w:t>
            </w:r>
          </w:p>
        </w:tc>
        <w:tc>
          <w:tcPr>
            <w:tcW w:w="12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D0DED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24.34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0108F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627.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5C29E91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15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49CD3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40,0114 / -3,8914</w:t>
            </w:r>
          </w:p>
        </w:tc>
      </w:tr>
      <w:tr w:rsidR="00042FF8" w:rsidRPr="00042FF8" w14:paraId="567A5A1D" w14:textId="77777777" w:rsidTr="00042FF8">
        <w:trPr>
          <w:trHeight w:val="288"/>
        </w:trPr>
        <w:tc>
          <w:tcPr>
            <w:tcW w:w="136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extDirection w:val="btLr"/>
            <w:vAlign w:val="center"/>
            <w:hideMark/>
          </w:tcPr>
          <w:p w14:paraId="53F172A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Médio Jaguaribe (10376 km²/7364.8 hm³)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C8B58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Adauto Bezerra</w:t>
            </w:r>
          </w:p>
        </w:tc>
        <w:tc>
          <w:tcPr>
            <w:tcW w:w="6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E7F63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4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DDB2F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4.79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27616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31.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D19F8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E23E3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8.4483 / -6.0375</w:t>
            </w:r>
          </w:p>
        </w:tc>
      </w:tr>
      <w:tr w:rsidR="00042FF8" w:rsidRPr="00042FF8" w14:paraId="619DFF83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EDFEDF7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B8F7F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Canafístula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0EAE41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5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3FCB6F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3.11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6C104F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BA55E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3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7E696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8.3229 / -5.8711</w:t>
            </w:r>
          </w:p>
        </w:tc>
      </w:tr>
      <w:tr w:rsidR="00042FF8" w:rsidRPr="00042FF8" w14:paraId="2D9D62F2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5602ACC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567E4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Ema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37E73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5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AD753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0.39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76387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60E84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1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BBA45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8.3564 / -5.7769</w:t>
            </w:r>
          </w:p>
        </w:tc>
      </w:tr>
      <w:tr w:rsidR="00042FF8" w:rsidRPr="00042FF8" w14:paraId="136561B3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9E9AB9E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698DB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Castanhão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6F4E1F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4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14D98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6,700.0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E9B07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44.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2477D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29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16311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8.5122 / -5.548</w:t>
            </w:r>
          </w:p>
        </w:tc>
      </w:tr>
      <w:tr w:rsidR="00042FF8" w:rsidRPr="00042FF8" w14:paraId="063275FE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361C18E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4B40E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Figueiredo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058901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7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65AFD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497.0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17F26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BBE3D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4.4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216BD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8.259 / -5.6358</w:t>
            </w:r>
          </w:p>
        </w:tc>
      </w:tr>
      <w:tr w:rsidR="00042FF8" w:rsidRPr="00042FF8" w14:paraId="680F29D9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8E550E3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5CF67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Jenipapeiro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6849E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9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E8544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4.59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F5D91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965BA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4667F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.2532 / -5.8101</w:t>
            </w:r>
          </w:p>
        </w:tc>
      </w:tr>
      <w:tr w:rsidR="00042FF8" w:rsidRPr="00042FF8" w14:paraId="28DC8F23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8C54FBC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90BA5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Joaquim Távora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49435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0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A85E9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26.77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42348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E5FF2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1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7B3CE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8.8345 / -5.9515</w:t>
            </w:r>
          </w:p>
        </w:tc>
      </w:tr>
      <w:tr w:rsidR="00042FF8" w:rsidRPr="00042FF8" w14:paraId="433E1A0C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06BF90C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3E183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Nova Floresta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334A6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5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B9034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5.19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C0137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60.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B8619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8422F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8.918 / -5.9491</w:t>
            </w:r>
          </w:p>
        </w:tc>
      </w:tr>
      <w:tr w:rsidR="00042FF8" w:rsidRPr="00042FF8" w14:paraId="37D73AE7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07A20AA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43FF9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Riacho da Serra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B0F19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3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2FF38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23.47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9DA60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73.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F758A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37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10A6A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8.33 / -5.5734</w:t>
            </w:r>
          </w:p>
        </w:tc>
      </w:tr>
      <w:tr w:rsidR="00042FF8" w:rsidRPr="00042FF8" w14:paraId="1007F3E1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6FB73A7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90AF4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Riacho do Sangue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A1EA7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1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AC109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58.43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04A63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3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69DC3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61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31AEB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8.9544 / -5.6915</w:t>
            </w:r>
          </w:p>
        </w:tc>
      </w:tr>
      <w:tr w:rsidR="00042FF8" w:rsidRPr="00042FF8" w14:paraId="05F98627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C23B2F7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95785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Santa Maria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3737F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7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6AD0B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6.72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D5584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A8F2F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7EA12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8.2759 / -5.9718</w:t>
            </w:r>
          </w:p>
        </w:tc>
      </w:tr>
      <w:tr w:rsidR="00042FF8" w:rsidRPr="00042FF8" w14:paraId="280405DB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09C3AFE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8FFE4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Santo Antônio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1B127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2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9FE77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83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7FE63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3.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AEF2E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A8EFC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8.4126 / -5.8908</w:t>
            </w:r>
          </w:p>
        </w:tc>
      </w:tr>
      <w:tr w:rsidR="00042FF8" w:rsidRPr="00042FF8" w14:paraId="43DA0E3A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D616492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5C0FD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Tigre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D8FDB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9</w:t>
            </w:r>
          </w:p>
        </w:tc>
        <w:tc>
          <w:tcPr>
            <w:tcW w:w="12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8AB91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3.51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EC60A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31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C43EB3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3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A25D1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.1524 / -5.8945</w:t>
            </w:r>
          </w:p>
        </w:tc>
      </w:tr>
      <w:tr w:rsidR="00042FF8" w:rsidRPr="00042FF8" w14:paraId="2EB6CDAC" w14:textId="77777777" w:rsidTr="00042FF8">
        <w:trPr>
          <w:trHeight w:val="288"/>
        </w:trPr>
        <w:tc>
          <w:tcPr>
            <w:tcW w:w="136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extDirection w:val="btLr"/>
            <w:vAlign w:val="center"/>
            <w:hideMark/>
          </w:tcPr>
          <w:p w14:paraId="1F609CD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Metropolitana (15085 km²/1350.45 hm³)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6EA34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Sítios Novos</w:t>
            </w:r>
          </w:p>
        </w:tc>
        <w:tc>
          <w:tcPr>
            <w:tcW w:w="6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7B92B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2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B87D3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26.0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A7FDFF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4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C7EBC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.1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AC86A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8.9715 / -3.7766</w:t>
            </w:r>
          </w:p>
        </w:tc>
      </w:tr>
      <w:tr w:rsidR="00042FF8" w:rsidRPr="00042FF8" w14:paraId="5A32CBD3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5FD15E1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3D1CC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Acarape do Meio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85AF1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0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9A28E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29.6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1FAD7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2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4F552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15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826A3F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8.8097 / -4.1938</w:t>
            </w:r>
          </w:p>
        </w:tc>
      </w:tr>
      <w:tr w:rsidR="00042FF8" w:rsidRPr="00042FF8" w14:paraId="1309AFD4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9C24ECB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55A63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Amanary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D6C8C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7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E2301F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1.01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5CF25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31.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C9248F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2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8C439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8.8786 / -4.0129</w:t>
            </w:r>
          </w:p>
        </w:tc>
      </w:tr>
      <w:tr w:rsidR="00042FF8" w:rsidRPr="00042FF8" w14:paraId="69685BBB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5AB25CA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D5A50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Aracoiaba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29C88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9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FDBC1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62.0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2616F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582.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4C2D0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5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67D52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8.7227 / -4.3888</w:t>
            </w:r>
          </w:p>
        </w:tc>
      </w:tr>
      <w:tr w:rsidR="00042FF8" w:rsidRPr="00042FF8" w14:paraId="733FC331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39401BA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1332E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Batente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93DAA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1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38D8C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37.0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E0C0B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36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4D89A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A620A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8.5057 / -4.656</w:t>
            </w:r>
          </w:p>
        </w:tc>
      </w:tr>
      <w:tr w:rsidR="00042FF8" w:rsidRPr="00042FF8" w14:paraId="5D339816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03019CC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5A8FA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Castro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4522A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8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50251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62.31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AC785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9275C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BD460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8.9409 / -4.5658</w:t>
            </w:r>
          </w:p>
        </w:tc>
      </w:tr>
      <w:tr w:rsidR="00042FF8" w:rsidRPr="00042FF8" w14:paraId="3F4CBC1E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F5E6A46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1FB09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Catucinzenta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C623F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8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5E7A6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24.9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8B43D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64.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B6A1A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2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64DBB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8.4485 / -4.0314</w:t>
            </w:r>
          </w:p>
        </w:tc>
      </w:tr>
      <w:tr w:rsidR="00042FF8" w:rsidRPr="00042FF8" w14:paraId="18ACCA36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DD998D2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C8ACE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Cauhipe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9DA9B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7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852AE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2.0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CC7E5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18C5E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15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6BE13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8.8669 / -3.7476</w:t>
            </w:r>
          </w:p>
        </w:tc>
      </w:tr>
      <w:tr w:rsidR="00042FF8" w:rsidRPr="00042FF8" w14:paraId="09845C20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7D64692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5E176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Cocó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B54F8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4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B9620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5.1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F1D0C1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E2307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6B03F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8.5357 / -3.8478</w:t>
            </w:r>
          </w:p>
        </w:tc>
      </w:tr>
      <w:tr w:rsidR="00042FF8" w:rsidRPr="00042FF8" w14:paraId="7AA550D7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5CEE3FC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0D026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Germinal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220AA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7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005FD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2.11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69C8DF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4BDFF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37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DBCF1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8.8681 / -4.1845</w:t>
            </w:r>
          </w:p>
        </w:tc>
      </w:tr>
      <w:tr w:rsidR="00042FF8" w:rsidRPr="00042FF8" w14:paraId="6BD6E178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31B48FC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CBAF3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Itapebussu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0D5EE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9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FF2EF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6.0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B9B29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76.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05242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1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49733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8.8955 / -4.0659</w:t>
            </w:r>
          </w:p>
        </w:tc>
      </w:tr>
      <w:tr w:rsidR="00042FF8" w:rsidRPr="00042FF8" w14:paraId="16AF951D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D94B188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6B687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Macacos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93E16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1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3AA7B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0.32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4046EF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67.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EE0E8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1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B0F4E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8.7147 / -4.8059</w:t>
            </w:r>
          </w:p>
        </w:tc>
      </w:tr>
      <w:tr w:rsidR="00042FF8" w:rsidRPr="00042FF8" w14:paraId="6A90D6BB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8F83B8B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1144A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Malcozinhado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845A0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1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7E3C0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38.09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D078B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B488A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EA7B81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8.3149 / -4.1018</w:t>
            </w:r>
          </w:p>
        </w:tc>
      </w:tr>
      <w:tr w:rsidR="00042FF8" w:rsidRPr="00042FF8" w14:paraId="2253E131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18AC017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F80B5F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Maranguapinho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D90D4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0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DE7D5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9.3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7B165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11.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15208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8DF74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8.6547 / -3.8843</w:t>
            </w:r>
          </w:p>
        </w:tc>
      </w:tr>
      <w:tr w:rsidR="00042FF8" w:rsidRPr="00042FF8" w14:paraId="53A1843D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6F2E773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A5E7A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Pacajus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B54A2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0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E9F15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232.0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DC5B2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44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A23BD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2.9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DD876F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8.4032 / -4.2288</w:t>
            </w:r>
          </w:p>
        </w:tc>
      </w:tr>
      <w:tr w:rsidR="00042FF8" w:rsidRPr="00042FF8" w14:paraId="3EEBB989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65B0CF8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0D8D1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Pacoti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EB77A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9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5A7E5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380.0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AD9151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ACB5B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C4909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8.5354 / -4.0766</w:t>
            </w:r>
          </w:p>
        </w:tc>
      </w:tr>
      <w:tr w:rsidR="00042FF8" w:rsidRPr="00042FF8" w14:paraId="550FBE53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4399E19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73236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Penedo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22569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8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6020A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2.23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D1FCB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8.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D9B67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63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3A3BA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8.7445 / -3.9671</w:t>
            </w:r>
          </w:p>
        </w:tc>
      </w:tr>
      <w:tr w:rsidR="00042FF8" w:rsidRPr="00042FF8" w14:paraId="4A3731D4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80560A0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58C69F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Pesqueiro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C89C3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0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1D339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9.03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50B9E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84.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F9173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1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FD0861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8.9705 / -4.4447</w:t>
            </w:r>
          </w:p>
        </w:tc>
      </w:tr>
      <w:tr w:rsidR="00042FF8" w:rsidRPr="00042FF8" w14:paraId="3C71BA48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27F5B85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E6DE6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Pompeu Sobrinho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EFBEA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1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7222A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43.0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A9133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3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5268E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1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8EB2E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.1564 / -4.851</w:t>
            </w:r>
          </w:p>
        </w:tc>
      </w:tr>
      <w:tr w:rsidR="00042FF8" w:rsidRPr="00042FF8" w14:paraId="79E27285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20433BF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420D31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Riachão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00CC5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9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AD1B7F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47.92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04BFD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3F5EF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2AD96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8.5345 / -4.0097</w:t>
            </w:r>
          </w:p>
        </w:tc>
      </w:tr>
      <w:tr w:rsidR="00042FF8" w:rsidRPr="00042FF8" w14:paraId="5930D686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F50440F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4FFB7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Tijuquinha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6E11F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8</w:t>
            </w:r>
          </w:p>
        </w:tc>
        <w:tc>
          <w:tcPr>
            <w:tcW w:w="12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B40A7F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48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0374D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45.41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6A6399F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FD304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8.8952 / -4.3144</w:t>
            </w:r>
          </w:p>
        </w:tc>
      </w:tr>
      <w:tr w:rsidR="00042FF8" w:rsidRPr="00042FF8" w14:paraId="62882A65" w14:textId="77777777" w:rsidTr="00042FF8">
        <w:trPr>
          <w:trHeight w:val="528"/>
        </w:trPr>
        <w:tc>
          <w:tcPr>
            <w:tcW w:w="136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extDirection w:val="btLr"/>
            <w:vAlign w:val="center"/>
            <w:hideMark/>
          </w:tcPr>
          <w:p w14:paraId="41A2B34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Sertões de Crateús (10821 km²/436.04 hm³)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C3F05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Barra Velha</w:t>
            </w:r>
          </w:p>
        </w:tc>
        <w:tc>
          <w:tcPr>
            <w:tcW w:w="6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E86C7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6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95B47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99.56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38617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856.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00DDB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5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467F2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40.3205 / -5.3146</w:t>
            </w:r>
          </w:p>
        </w:tc>
      </w:tr>
      <w:tr w:rsidR="00042FF8" w:rsidRPr="00042FF8" w14:paraId="681B8378" w14:textId="77777777" w:rsidTr="00042FF8">
        <w:trPr>
          <w:trHeight w:val="52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CCF45E0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B86C6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Barragem do Batalhão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2396F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5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62682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.64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41860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C0158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07E651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40.658 / -5.2006</w:t>
            </w:r>
          </w:p>
        </w:tc>
      </w:tr>
      <w:tr w:rsidR="00042FF8" w:rsidRPr="00042FF8" w14:paraId="46F0EF43" w14:textId="77777777" w:rsidTr="00042FF8">
        <w:trPr>
          <w:trHeight w:val="52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28F8ED4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6714A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Carnaubal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8F7ED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5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01F5D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73.2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411CF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20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01CE5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7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55642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40.665 / -5.292</w:t>
            </w:r>
          </w:p>
        </w:tc>
      </w:tr>
      <w:tr w:rsidR="00042FF8" w:rsidRPr="00042FF8" w14:paraId="64BC9318" w14:textId="77777777" w:rsidTr="00042FF8">
        <w:trPr>
          <w:trHeight w:val="52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417A7AC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882C2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Colina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12B6A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0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F4E58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4.29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1637E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369.7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6A38F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17EBC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40.7131 / -5.8463</w:t>
            </w:r>
          </w:p>
        </w:tc>
      </w:tr>
      <w:tr w:rsidR="00042FF8" w:rsidRPr="00042FF8" w14:paraId="51CF6CAF" w14:textId="77777777" w:rsidTr="00042FF8">
        <w:trPr>
          <w:trHeight w:val="52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163F834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35BFB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Cupim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091E6F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8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E1565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4.6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B98B5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231.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24472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C9766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40.2947 / -5.3952</w:t>
            </w:r>
          </w:p>
        </w:tc>
      </w:tr>
      <w:tr w:rsidR="00042FF8" w:rsidRPr="00042FF8" w14:paraId="2104BA6F" w14:textId="77777777" w:rsidTr="00042FF8">
        <w:trPr>
          <w:trHeight w:val="52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D8962AC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9B25F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Flor do Campo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0B770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8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E11CC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05.0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1A002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845D0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F21B0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40.6757 / -5.5819</w:t>
            </w:r>
          </w:p>
        </w:tc>
      </w:tr>
      <w:tr w:rsidR="00042FF8" w:rsidRPr="00042FF8" w14:paraId="44481CF1" w14:textId="77777777" w:rsidTr="00042FF8">
        <w:trPr>
          <w:trHeight w:val="52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D70FFB4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0E6BE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Jaburu II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4DD8F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1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88DB4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01.64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517DC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52F13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FDA8F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40.4696 / -5.4151</w:t>
            </w:r>
          </w:p>
        </w:tc>
      </w:tr>
      <w:tr w:rsidR="00042FF8" w:rsidRPr="00042FF8" w14:paraId="64D59927" w14:textId="77777777" w:rsidTr="00042FF8">
        <w:trPr>
          <w:trHeight w:val="52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D8B2424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F643B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Realejo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904D4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5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F22EA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31.5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F4B8F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209.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690F6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3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80F8C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40.8146 / -5.2684</w:t>
            </w:r>
          </w:p>
        </w:tc>
      </w:tr>
      <w:tr w:rsidR="00042FF8" w:rsidRPr="00042FF8" w14:paraId="50071A95" w14:textId="77777777" w:rsidTr="00042FF8">
        <w:trPr>
          <w:trHeight w:val="52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1614E7F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0D5C7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São José III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A124A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2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0842A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7.96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F20A0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94.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76ECF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6E357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40.774 / -4.8986</w:t>
            </w:r>
          </w:p>
        </w:tc>
      </w:tr>
      <w:tr w:rsidR="00042FF8" w:rsidRPr="00042FF8" w14:paraId="0E502A4C" w14:textId="77777777" w:rsidTr="00042FF8">
        <w:trPr>
          <w:trHeight w:val="52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B93B0FA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F9416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Sucesso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4F23C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1</w:t>
            </w:r>
          </w:p>
        </w:tc>
        <w:tc>
          <w:tcPr>
            <w:tcW w:w="12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1C397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6.60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D5A8E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272.78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3BE815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758A8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40.5173 / -4.9533</w:t>
            </w:r>
          </w:p>
        </w:tc>
      </w:tr>
      <w:tr w:rsidR="00042FF8" w:rsidRPr="00042FF8" w14:paraId="15B37ABA" w14:textId="77777777" w:rsidTr="00042FF8">
        <w:trPr>
          <w:trHeight w:val="1464"/>
        </w:trPr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extDirection w:val="btLr"/>
            <w:vAlign w:val="center"/>
            <w:hideMark/>
          </w:tcPr>
          <w:p w14:paraId="3473638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 xml:space="preserve">Serra da Ibiapaba (5988km² </w:t>
            </w: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br/>
              <w:t>/140.33 hm³)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BD00B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Jaburu I</w:t>
            </w:r>
          </w:p>
        </w:tc>
        <w:tc>
          <w:tcPr>
            <w:tcW w:w="6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D03BF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3</w:t>
            </w:r>
          </w:p>
        </w:tc>
        <w:tc>
          <w:tcPr>
            <w:tcW w:w="12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98B53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40.33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6CD40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314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40ECA3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2.39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715AC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41.096 / -3.8432</w:t>
            </w:r>
          </w:p>
        </w:tc>
      </w:tr>
      <w:tr w:rsidR="00042FF8" w:rsidRPr="00042FF8" w14:paraId="46604B66" w14:textId="77777777" w:rsidTr="00042FF8">
        <w:trPr>
          <w:trHeight w:val="288"/>
        </w:trPr>
        <w:tc>
          <w:tcPr>
            <w:tcW w:w="136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extDirection w:val="btLr"/>
            <w:vAlign w:val="center"/>
            <w:hideMark/>
          </w:tcPr>
          <w:p w14:paraId="2177F88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Salgado (12865 km²/449.922 hm³)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862D6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Atalho</w:t>
            </w:r>
          </w:p>
        </w:tc>
        <w:tc>
          <w:tcPr>
            <w:tcW w:w="6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88CAD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3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DB898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72.5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38DD6F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8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93C4C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56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F14E9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8.9029 / -7.653</w:t>
            </w:r>
          </w:p>
        </w:tc>
      </w:tr>
      <w:tr w:rsidR="00042FF8" w:rsidRPr="00042FF8" w14:paraId="46C2A737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7395467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67F72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Cachoeira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810681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8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E3686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34.33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28A2E3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43.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FDC12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2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E78ABF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.0267 / -7.0006</w:t>
            </w:r>
          </w:p>
        </w:tc>
      </w:tr>
      <w:tr w:rsidR="00042FF8" w:rsidRPr="00042FF8" w14:paraId="5BED43D4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495BD0D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826DE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Jenipapeiro II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BFB42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2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6FFA1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41.4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DA12C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86.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10497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14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E04CBF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8.75 / -6.6724</w:t>
            </w:r>
          </w:p>
        </w:tc>
      </w:tr>
      <w:tr w:rsidR="00042FF8" w:rsidRPr="00042FF8" w14:paraId="710FE4E0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8501361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04314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Junco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E33DC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1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C490D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2.03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F57AC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8.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72DEC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D97FF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.2178 / -6.8929</w:t>
            </w:r>
          </w:p>
        </w:tc>
      </w:tr>
      <w:tr w:rsidR="00042FF8" w:rsidRPr="00042FF8" w14:paraId="067F3263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9CC48A9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0C226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Lima Campos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91C82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8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B8531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66.38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595C4C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3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36A48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51BAF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8.9669 / -6.3967</w:t>
            </w:r>
          </w:p>
        </w:tc>
      </w:tr>
      <w:tr w:rsidR="00042FF8" w:rsidRPr="00042FF8" w14:paraId="18F4E179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8BCB576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8A643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Manoel Balbino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3408A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2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3C7A4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37.18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2BFBE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41.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6C1F1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08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F1A28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.3268 / -7.0922</w:t>
            </w:r>
          </w:p>
        </w:tc>
      </w:tr>
      <w:tr w:rsidR="00042FF8" w:rsidRPr="00042FF8" w14:paraId="2B46C27D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57A9CED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E2EBE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Olho d'Água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8061B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2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31AC2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9.0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A64BF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71.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BDA0AB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13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C99AD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.3764 / -6.7959</w:t>
            </w:r>
          </w:p>
        </w:tc>
      </w:tr>
      <w:tr w:rsidR="00042FF8" w:rsidRPr="00042FF8" w14:paraId="6858277F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4A003B6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BB2FD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Prazeres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2712F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0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0F48A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32.5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61F32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52.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B8D3A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3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9CEDB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8.6886 / -7.117</w:t>
            </w:r>
          </w:p>
        </w:tc>
      </w:tr>
      <w:tr w:rsidR="00042FF8" w:rsidRPr="00042FF8" w14:paraId="4935279D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8F01ED0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DAC5B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Quixabinha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DFC12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1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015CB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31.78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4FB69F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87.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1DC42F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12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FC116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8.742 / -7.5068</w:t>
            </w:r>
          </w:p>
        </w:tc>
      </w:tr>
      <w:tr w:rsidR="00042FF8" w:rsidRPr="00042FF8" w14:paraId="19B38F78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73D8189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9F33E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Rosário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96AAD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0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24BAF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47.22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2687A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3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2EE24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0.46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AC1BC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.0901 / -6.895</w:t>
            </w:r>
          </w:p>
        </w:tc>
      </w:tr>
      <w:tr w:rsidR="00042FF8" w:rsidRPr="00042FF8" w14:paraId="164F6B34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893BC13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A2D155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São Domingos II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459F11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4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F42C51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2.2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54CA70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E6E83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66F19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.2845 / -7.0304</w:t>
            </w:r>
          </w:p>
        </w:tc>
      </w:tr>
      <w:tr w:rsidR="00042FF8" w:rsidRPr="00042FF8" w14:paraId="1010D909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FD05D96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A3506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Tatajuba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517F6D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3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924EF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2.72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ED2A4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7CEFD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09EE89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.0852 / -6.413</w:t>
            </w:r>
          </w:p>
        </w:tc>
      </w:tr>
      <w:tr w:rsidR="00042FF8" w:rsidRPr="00042FF8" w14:paraId="6D4FE30F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162EAE2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D9DE4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Thomás Osterne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314581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0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441524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28.78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EBF786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83834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5126F2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.4872 / -7.0995</w:t>
            </w:r>
          </w:p>
        </w:tc>
      </w:tr>
      <w:tr w:rsidR="00042FF8" w:rsidRPr="00042FF8" w14:paraId="5D634090" w14:textId="77777777" w:rsidTr="00042FF8">
        <w:trPr>
          <w:trHeight w:val="288"/>
        </w:trPr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CC6ABCA" w14:textId="77777777" w:rsidR="00042FF8" w:rsidRPr="00042FF8" w:rsidRDefault="00042FF8" w:rsidP="00042FF8">
            <w:pPr>
              <w:spacing w:line="240" w:lineRule="auto"/>
              <w:ind w:firstLine="0"/>
              <w:jc w:val="left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B9293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Ubaldinho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700697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13</w:t>
            </w:r>
          </w:p>
        </w:tc>
        <w:tc>
          <w:tcPr>
            <w:tcW w:w="12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B9AB3E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31.80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EB41F1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74D7AEA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713DF8" w14:textId="77777777" w:rsidR="00042FF8" w:rsidRPr="00042FF8" w:rsidRDefault="00042FF8" w:rsidP="00042FF8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</w:pPr>
            <w:r w:rsidRPr="00042FF8">
              <w:rPr>
                <w:rFonts w:eastAsia="Times New Roman"/>
                <w:color w:val="000000"/>
                <w:kern w:val="0"/>
                <w:sz w:val="20"/>
                <w:szCs w:val="20"/>
                <w:lang w:eastAsia="pt-BR"/>
                <w14:ligatures w14:val="none"/>
              </w:rPr>
              <w:t>-39.2428 / -6.5924</w:t>
            </w:r>
          </w:p>
        </w:tc>
      </w:tr>
    </w:tbl>
    <w:p w14:paraId="77161856" w14:textId="77777777" w:rsidR="00042FF8" w:rsidRDefault="00042FF8" w:rsidP="00042FF8"/>
    <w:p w14:paraId="53050CED" w14:textId="74E70C93" w:rsidR="001201B0" w:rsidRDefault="001201B0" w:rsidP="00042FF8">
      <w:r>
        <w:t>REFERENCES</w:t>
      </w:r>
    </w:p>
    <w:p w14:paraId="7BB7A473" w14:textId="77777777" w:rsidR="001201B0" w:rsidRPr="001201B0" w:rsidRDefault="001201B0" w:rsidP="001201B0">
      <w:pPr>
        <w:pStyle w:val="Bibliography"/>
        <w:rPr>
          <w:lang w:val="en-CA"/>
        </w:rPr>
      </w:pPr>
      <w:r>
        <w:fldChar w:fldCharType="begin"/>
      </w:r>
      <w:r w:rsidRPr="001201B0">
        <w:rPr>
          <w:lang w:val="en-CA"/>
        </w:rPr>
        <w:instrText xml:space="preserve"> ADDIN ZOTERO_BIBL {"uncited":[],"omitted":[],"custom":[]} CSL_BIBLIOGRAPHY </w:instrText>
      </w:r>
      <w:r>
        <w:fldChar w:fldCharType="separate"/>
      </w:r>
      <w:r w:rsidRPr="001201B0">
        <w:rPr>
          <w:lang w:val="en-CA"/>
        </w:rPr>
        <w:t xml:space="preserve">1. </w:t>
      </w:r>
      <w:r w:rsidRPr="001201B0">
        <w:rPr>
          <w:lang w:val="en-CA"/>
        </w:rPr>
        <w:tab/>
        <w:t>COGERH Portal Hidrológico Do Ceará Available online: http://www.hidro.ce.gov.br/ (accessed on 1 December 2023).</w:t>
      </w:r>
    </w:p>
    <w:p w14:paraId="7B2C030D" w14:textId="48612EAC" w:rsidR="001201B0" w:rsidRPr="00042FF8" w:rsidRDefault="001201B0" w:rsidP="00042FF8">
      <w:r>
        <w:fldChar w:fldCharType="end"/>
      </w:r>
    </w:p>
    <w:sectPr w:rsidR="001201B0" w:rsidRPr="00042FF8" w:rsidSect="005B68B5">
      <w:pgSz w:w="11906" w:h="16838"/>
      <w:pgMar w:top="1701" w:right="1134" w:bottom="1134" w:left="1701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drawingGridHorizontalSpacing w:val="12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42FF8"/>
    <w:rsid w:val="00042FF8"/>
    <w:rsid w:val="001201B0"/>
    <w:rsid w:val="00232450"/>
    <w:rsid w:val="003C4518"/>
    <w:rsid w:val="005B68B5"/>
    <w:rsid w:val="00616435"/>
    <w:rsid w:val="00817BF6"/>
    <w:rsid w:val="008D24D6"/>
    <w:rsid w:val="00951F98"/>
    <w:rsid w:val="00A21596"/>
    <w:rsid w:val="00A859F6"/>
    <w:rsid w:val="00AA0683"/>
    <w:rsid w:val="00E575FA"/>
    <w:rsid w:val="00E97B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C657738"/>
  <w15:chartTrackingRefBased/>
  <w15:docId w15:val="{D4E558C4-99B2-4E98-838C-E6037DD9DFA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HAnsi" w:hAnsi="Times New Roman" w:cs="Times New Roman"/>
        <w:kern w:val="2"/>
        <w:sz w:val="24"/>
        <w:szCs w:val="24"/>
        <w:lang w:val="pt-BR" w:eastAsia="en-US" w:bidi="ar-SA"/>
        <w14:ligatures w14:val="standardContextual"/>
      </w:rPr>
    </w:rPrDefault>
    <w:pPrDefault>
      <w:pPr>
        <w:spacing w:line="360" w:lineRule="auto"/>
        <w:ind w:firstLine="709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semiHidden/>
    <w:unhideWhenUsed/>
    <w:rsid w:val="00042FF8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042FF8"/>
    <w:rPr>
      <w:color w:val="954F72"/>
      <w:u w:val="single"/>
    </w:rPr>
  </w:style>
  <w:style w:type="paragraph" w:customStyle="1" w:styleId="msonormal0">
    <w:name w:val="msonormal"/>
    <w:basedOn w:val="Normal"/>
    <w:rsid w:val="00042FF8"/>
    <w:pPr>
      <w:spacing w:before="100" w:beforeAutospacing="1" w:after="100" w:afterAutospacing="1" w:line="240" w:lineRule="auto"/>
      <w:ind w:firstLine="0"/>
      <w:jc w:val="left"/>
    </w:pPr>
    <w:rPr>
      <w:rFonts w:eastAsia="Times New Roman"/>
      <w:kern w:val="0"/>
      <w:lang w:eastAsia="pt-BR"/>
      <w14:ligatures w14:val="none"/>
    </w:rPr>
  </w:style>
  <w:style w:type="paragraph" w:customStyle="1" w:styleId="xl66">
    <w:name w:val="xl66"/>
    <w:basedOn w:val="Normal"/>
    <w:rsid w:val="00042FF8"/>
    <w:pPr>
      <w:spacing w:before="100" w:beforeAutospacing="1" w:after="100" w:afterAutospacing="1" w:line="240" w:lineRule="auto"/>
      <w:ind w:firstLine="0"/>
      <w:jc w:val="center"/>
      <w:textAlignment w:val="center"/>
    </w:pPr>
    <w:rPr>
      <w:rFonts w:eastAsia="Times New Roman"/>
      <w:color w:val="000000"/>
      <w:kern w:val="0"/>
      <w:sz w:val="20"/>
      <w:szCs w:val="20"/>
      <w:lang w:eastAsia="pt-BR"/>
      <w14:ligatures w14:val="none"/>
    </w:rPr>
  </w:style>
  <w:style w:type="paragraph" w:customStyle="1" w:styleId="xl67">
    <w:name w:val="xl67"/>
    <w:basedOn w:val="Normal"/>
    <w:rsid w:val="00042FF8"/>
    <w:pPr>
      <w:spacing w:before="100" w:beforeAutospacing="1" w:after="100" w:afterAutospacing="1" w:line="240" w:lineRule="auto"/>
      <w:ind w:firstLine="0"/>
      <w:jc w:val="center"/>
      <w:textAlignment w:val="center"/>
    </w:pPr>
    <w:rPr>
      <w:rFonts w:eastAsia="Times New Roman"/>
      <w:color w:val="000000"/>
      <w:kern w:val="0"/>
      <w:sz w:val="20"/>
      <w:szCs w:val="20"/>
      <w:lang w:eastAsia="pt-BR"/>
      <w14:ligatures w14:val="none"/>
    </w:rPr>
  </w:style>
  <w:style w:type="paragraph" w:customStyle="1" w:styleId="xl68">
    <w:name w:val="xl68"/>
    <w:basedOn w:val="Normal"/>
    <w:rsid w:val="00042FF8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eastAsia="Times New Roman"/>
      <w:kern w:val="0"/>
      <w:sz w:val="20"/>
      <w:szCs w:val="20"/>
      <w:lang w:eastAsia="pt-BR"/>
      <w14:ligatures w14:val="none"/>
    </w:rPr>
  </w:style>
  <w:style w:type="paragraph" w:customStyle="1" w:styleId="xl69">
    <w:name w:val="xl69"/>
    <w:basedOn w:val="Normal"/>
    <w:rsid w:val="00042FF8"/>
    <w:pPr>
      <w:spacing w:before="100" w:beforeAutospacing="1" w:after="100" w:afterAutospacing="1" w:line="240" w:lineRule="auto"/>
      <w:ind w:firstLine="0"/>
      <w:jc w:val="center"/>
      <w:textAlignment w:val="center"/>
    </w:pPr>
    <w:rPr>
      <w:rFonts w:eastAsia="Times New Roman"/>
      <w:kern w:val="0"/>
      <w:sz w:val="20"/>
      <w:szCs w:val="20"/>
      <w:lang w:eastAsia="pt-BR"/>
      <w14:ligatures w14:val="none"/>
    </w:rPr>
  </w:style>
  <w:style w:type="paragraph" w:customStyle="1" w:styleId="xl70">
    <w:name w:val="xl70"/>
    <w:basedOn w:val="Normal"/>
    <w:rsid w:val="00042FF8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eastAsia="Times New Roman"/>
      <w:b/>
      <w:bCs/>
      <w:color w:val="000000"/>
      <w:kern w:val="0"/>
      <w:sz w:val="20"/>
      <w:szCs w:val="20"/>
      <w:lang w:eastAsia="pt-BR"/>
      <w14:ligatures w14:val="none"/>
    </w:rPr>
  </w:style>
  <w:style w:type="paragraph" w:customStyle="1" w:styleId="xl71">
    <w:name w:val="xl71"/>
    <w:basedOn w:val="Normal"/>
    <w:rsid w:val="00042FF8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eastAsia="Times New Roman"/>
      <w:b/>
      <w:bCs/>
      <w:color w:val="000000"/>
      <w:kern w:val="0"/>
      <w:sz w:val="20"/>
      <w:szCs w:val="20"/>
      <w:lang w:eastAsia="pt-BR"/>
      <w14:ligatures w14:val="none"/>
    </w:rPr>
  </w:style>
  <w:style w:type="paragraph" w:customStyle="1" w:styleId="xl72">
    <w:name w:val="xl72"/>
    <w:basedOn w:val="Normal"/>
    <w:rsid w:val="00042FF8"/>
    <w:pPr>
      <w:pBdr>
        <w:top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eastAsia="Times New Roman"/>
      <w:color w:val="000000"/>
      <w:kern w:val="0"/>
      <w:sz w:val="20"/>
      <w:szCs w:val="20"/>
      <w:lang w:eastAsia="pt-BR"/>
      <w14:ligatures w14:val="none"/>
    </w:rPr>
  </w:style>
  <w:style w:type="paragraph" w:customStyle="1" w:styleId="xl73">
    <w:name w:val="xl73"/>
    <w:basedOn w:val="Normal"/>
    <w:rsid w:val="00042FF8"/>
    <w:pPr>
      <w:pBdr>
        <w:top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eastAsia="Times New Roman"/>
      <w:color w:val="000000"/>
      <w:kern w:val="0"/>
      <w:sz w:val="20"/>
      <w:szCs w:val="20"/>
      <w:lang w:eastAsia="pt-BR"/>
      <w14:ligatures w14:val="none"/>
    </w:rPr>
  </w:style>
  <w:style w:type="paragraph" w:customStyle="1" w:styleId="xl74">
    <w:name w:val="xl74"/>
    <w:basedOn w:val="Normal"/>
    <w:rsid w:val="00042FF8"/>
    <w:pPr>
      <w:pBdr>
        <w:bottom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eastAsia="Times New Roman"/>
      <w:color w:val="000000"/>
      <w:kern w:val="0"/>
      <w:sz w:val="20"/>
      <w:szCs w:val="20"/>
      <w:lang w:eastAsia="pt-BR"/>
      <w14:ligatures w14:val="none"/>
    </w:rPr>
  </w:style>
  <w:style w:type="paragraph" w:customStyle="1" w:styleId="xl75">
    <w:name w:val="xl75"/>
    <w:basedOn w:val="Normal"/>
    <w:rsid w:val="00042FF8"/>
    <w:pPr>
      <w:pBdr>
        <w:bottom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eastAsia="Times New Roman"/>
      <w:color w:val="000000"/>
      <w:kern w:val="0"/>
      <w:sz w:val="20"/>
      <w:szCs w:val="20"/>
      <w:lang w:eastAsia="pt-BR"/>
      <w14:ligatures w14:val="none"/>
    </w:rPr>
  </w:style>
  <w:style w:type="paragraph" w:customStyle="1" w:styleId="xl76">
    <w:name w:val="xl76"/>
    <w:basedOn w:val="Normal"/>
    <w:rsid w:val="00042FF8"/>
    <w:pPr>
      <w:pBdr>
        <w:bottom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eastAsia="Times New Roman"/>
      <w:kern w:val="0"/>
      <w:sz w:val="20"/>
      <w:szCs w:val="20"/>
      <w:lang w:eastAsia="pt-BR"/>
      <w14:ligatures w14:val="none"/>
    </w:rPr>
  </w:style>
  <w:style w:type="paragraph" w:customStyle="1" w:styleId="xl77">
    <w:name w:val="xl77"/>
    <w:basedOn w:val="Normal"/>
    <w:rsid w:val="00042FF8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eastAsia="Times New Roman"/>
      <w:color w:val="000000"/>
      <w:kern w:val="0"/>
      <w:sz w:val="20"/>
      <w:szCs w:val="20"/>
      <w:lang w:eastAsia="pt-BR"/>
      <w14:ligatures w14:val="none"/>
    </w:rPr>
  </w:style>
  <w:style w:type="paragraph" w:customStyle="1" w:styleId="xl78">
    <w:name w:val="xl78"/>
    <w:basedOn w:val="Normal"/>
    <w:rsid w:val="00042FF8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eastAsia="Times New Roman"/>
      <w:color w:val="000000"/>
      <w:kern w:val="0"/>
      <w:sz w:val="20"/>
      <w:szCs w:val="20"/>
      <w:lang w:eastAsia="pt-BR"/>
      <w14:ligatures w14:val="none"/>
    </w:rPr>
  </w:style>
  <w:style w:type="paragraph" w:customStyle="1" w:styleId="xl79">
    <w:name w:val="xl79"/>
    <w:basedOn w:val="Normal"/>
    <w:rsid w:val="00042FF8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eastAsia="Times New Roman"/>
      <w:kern w:val="0"/>
      <w:sz w:val="20"/>
      <w:szCs w:val="20"/>
      <w:lang w:eastAsia="pt-BR"/>
      <w14:ligatures w14:val="none"/>
    </w:rPr>
  </w:style>
  <w:style w:type="paragraph" w:customStyle="1" w:styleId="xl80">
    <w:name w:val="xl80"/>
    <w:basedOn w:val="Normal"/>
    <w:rsid w:val="00042FF8"/>
    <w:pPr>
      <w:pBdr>
        <w:top w:val="single" w:sz="4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  <w:textAlignment w:val="center"/>
    </w:pPr>
    <w:rPr>
      <w:rFonts w:eastAsia="Times New Roman"/>
      <w:color w:val="000000"/>
      <w:kern w:val="0"/>
      <w:sz w:val="20"/>
      <w:szCs w:val="20"/>
      <w:lang w:eastAsia="pt-BR"/>
      <w14:ligatures w14:val="none"/>
    </w:rPr>
  </w:style>
  <w:style w:type="paragraph" w:customStyle="1" w:styleId="xl81">
    <w:name w:val="xl81"/>
    <w:basedOn w:val="Normal"/>
    <w:rsid w:val="00042FF8"/>
    <w:pPr>
      <w:pBdr>
        <w:top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eastAsia="Times New Roman"/>
      <w:kern w:val="0"/>
      <w:sz w:val="20"/>
      <w:szCs w:val="20"/>
      <w:lang w:eastAsia="pt-BR"/>
      <w14:ligatures w14:val="none"/>
    </w:rPr>
  </w:style>
  <w:style w:type="paragraph" w:customStyle="1" w:styleId="xl82">
    <w:name w:val="xl82"/>
    <w:basedOn w:val="Normal"/>
    <w:rsid w:val="00042FF8"/>
    <w:pPr>
      <w:pBdr>
        <w:bottom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eastAsia="Times New Roman"/>
      <w:kern w:val="0"/>
      <w:sz w:val="20"/>
      <w:szCs w:val="20"/>
      <w:lang w:eastAsia="pt-BR"/>
      <w14:ligatures w14:val="none"/>
    </w:rPr>
  </w:style>
  <w:style w:type="paragraph" w:customStyle="1" w:styleId="xl83">
    <w:name w:val="xl83"/>
    <w:basedOn w:val="Normal"/>
    <w:rsid w:val="00042FF8"/>
    <w:pPr>
      <w:spacing w:before="100" w:beforeAutospacing="1" w:after="100" w:afterAutospacing="1" w:line="240" w:lineRule="auto"/>
      <w:ind w:firstLine="0"/>
      <w:jc w:val="left"/>
      <w:textAlignment w:val="center"/>
    </w:pPr>
    <w:rPr>
      <w:rFonts w:eastAsia="Times New Roman"/>
      <w:kern w:val="0"/>
      <w:sz w:val="20"/>
      <w:szCs w:val="20"/>
      <w:lang w:eastAsia="pt-BR"/>
      <w14:ligatures w14:val="none"/>
    </w:rPr>
  </w:style>
  <w:style w:type="paragraph" w:customStyle="1" w:styleId="xl84">
    <w:name w:val="xl84"/>
    <w:basedOn w:val="Normal"/>
    <w:rsid w:val="00042FF8"/>
    <w:pPr>
      <w:spacing w:before="100" w:beforeAutospacing="1" w:after="100" w:afterAutospacing="1" w:line="240" w:lineRule="auto"/>
      <w:ind w:firstLine="0"/>
      <w:jc w:val="left"/>
      <w:textAlignment w:val="center"/>
    </w:pPr>
    <w:rPr>
      <w:rFonts w:eastAsia="Times New Roman"/>
      <w:kern w:val="0"/>
      <w:lang w:eastAsia="pt-BR"/>
      <w14:ligatures w14:val="none"/>
    </w:rPr>
  </w:style>
  <w:style w:type="paragraph" w:customStyle="1" w:styleId="xl85">
    <w:name w:val="xl85"/>
    <w:basedOn w:val="Normal"/>
    <w:rsid w:val="00042FF8"/>
    <w:pPr>
      <w:pBdr>
        <w:top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eastAsia="Times New Roman"/>
      <w:kern w:val="0"/>
      <w:sz w:val="20"/>
      <w:szCs w:val="20"/>
      <w:lang w:eastAsia="pt-BR"/>
      <w14:ligatures w14:val="none"/>
    </w:rPr>
  </w:style>
  <w:style w:type="paragraph" w:customStyle="1" w:styleId="xl86">
    <w:name w:val="xl86"/>
    <w:basedOn w:val="Normal"/>
    <w:rsid w:val="00042FF8"/>
    <w:pPr>
      <w:spacing w:before="100" w:beforeAutospacing="1" w:after="100" w:afterAutospacing="1" w:line="240" w:lineRule="auto"/>
      <w:ind w:firstLine="0"/>
      <w:jc w:val="center"/>
      <w:textAlignment w:val="center"/>
    </w:pPr>
    <w:rPr>
      <w:rFonts w:eastAsia="Times New Roman"/>
      <w:kern w:val="0"/>
      <w:sz w:val="20"/>
      <w:szCs w:val="20"/>
      <w:lang w:eastAsia="pt-BR"/>
      <w14:ligatures w14:val="none"/>
    </w:rPr>
  </w:style>
  <w:style w:type="paragraph" w:customStyle="1" w:styleId="xl87">
    <w:name w:val="xl87"/>
    <w:basedOn w:val="Normal"/>
    <w:rsid w:val="00042FF8"/>
    <w:pPr>
      <w:pBdr>
        <w:bottom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eastAsia="Times New Roman"/>
      <w:kern w:val="0"/>
      <w:sz w:val="20"/>
      <w:szCs w:val="20"/>
      <w:lang w:eastAsia="pt-BR"/>
      <w14:ligatures w14:val="none"/>
    </w:rPr>
  </w:style>
  <w:style w:type="paragraph" w:customStyle="1" w:styleId="xl88">
    <w:name w:val="xl88"/>
    <w:basedOn w:val="Normal"/>
    <w:rsid w:val="00042FF8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eastAsia="Times New Roman"/>
      <w:b/>
      <w:bCs/>
      <w:i/>
      <w:iCs/>
      <w:color w:val="000000"/>
      <w:kern w:val="0"/>
      <w:sz w:val="20"/>
      <w:szCs w:val="20"/>
      <w:lang w:eastAsia="pt-BR"/>
      <w14:ligatures w14:val="none"/>
    </w:rPr>
  </w:style>
  <w:style w:type="paragraph" w:styleId="Bibliography">
    <w:name w:val="Bibliography"/>
    <w:basedOn w:val="Normal"/>
    <w:next w:val="Normal"/>
    <w:uiPriority w:val="37"/>
    <w:unhideWhenUsed/>
    <w:rsid w:val="001201B0"/>
    <w:pPr>
      <w:tabs>
        <w:tab w:val="left" w:pos="384"/>
      </w:tabs>
      <w:spacing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02231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992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322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4</Pages>
  <Words>1249</Words>
  <Characters>7120</Characters>
  <Application>Microsoft Office Word</Application>
  <DocSecurity>0</DocSecurity>
  <Lines>59</Lines>
  <Paragraphs>16</Paragraphs>
  <ScaleCrop>false</ScaleCrop>
  <Company/>
  <LinksUpToDate>false</LinksUpToDate>
  <CharactersWithSpaces>83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utor1</dc:creator>
  <cp:keywords/>
  <dc:description/>
  <cp:lastModifiedBy>victor oliveira santos</cp:lastModifiedBy>
  <cp:revision>2</cp:revision>
  <dcterms:created xsi:type="dcterms:W3CDTF">2023-11-30T01:26:00Z</dcterms:created>
  <dcterms:modified xsi:type="dcterms:W3CDTF">2023-12-20T15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8j1uppAW"/&gt;&lt;style id="http://www.zotero.org/styles/atmosphere" hasBibliography="1" bibliographyStyleHasBeenSet="1"/&gt;&lt;prefs&gt;&lt;pref name="fieldType" value="Field"/&gt;&lt;/prefs&gt;&lt;/data&gt;</vt:lpwstr>
  </property>
</Properties>
</file>